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404165" w14:textId="77777777" w:rsidR="002F5234" w:rsidRDefault="0058519C">
      <w:pPr>
        <w:rPr>
          <w:b/>
        </w:rPr>
      </w:pPr>
      <w:r>
        <w:rPr>
          <w:b/>
        </w:rPr>
        <w:t>Discussion</w:t>
      </w:r>
    </w:p>
    <w:p w14:paraId="1C19AC57" w14:textId="77777777" w:rsidR="0058519C" w:rsidRDefault="0058519C">
      <w:pPr>
        <w:rPr>
          <w:b/>
        </w:rPr>
      </w:pPr>
    </w:p>
    <w:p w14:paraId="1FF5479F" w14:textId="77777777" w:rsidR="0058519C" w:rsidRDefault="00886BFF">
      <w:r>
        <w:t xml:space="preserve">In this paper, </w:t>
      </w:r>
      <w:r w:rsidR="009A0550">
        <w:t>we build off of recent empirical work identifying the presence of parallel urban</w:t>
      </w:r>
      <w:r w:rsidR="008D5BA0">
        <w:t>-rural</w:t>
      </w:r>
      <w:r w:rsidR="009A0550">
        <w:t xml:space="preserve"> clines in the frequency o</w:t>
      </w:r>
      <w:r w:rsidR="009A6BDE">
        <w:t xml:space="preserve">f hydrogen cyanide (HCN) across eastern North American cities </w:t>
      </w:r>
      <w:r w:rsidR="009A6BDE">
        <w:fldChar w:fldCharType="begin" w:fldLock="1"/>
      </w:r>
      <w:r w:rsidR="00D13600">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Johnson et al. 2018, this issue)", "plainTextFormattedCitation" : "(Thompson et al. 2016)", "previouslyFormattedCitation" : "(Thompson et al. 2016)" }, "properties" : {  }, "schema" : "https://github.com/citation-style-language/schema/raw/master/csl-citation.json" }</w:instrText>
      </w:r>
      <w:r w:rsidR="009A6BDE">
        <w:fldChar w:fldCharType="separate"/>
      </w:r>
      <w:r w:rsidR="009A6BDE" w:rsidRPr="009A6BDE">
        <w:rPr>
          <w:noProof/>
        </w:rPr>
        <w:t>(Thompson et al. 2016</w:t>
      </w:r>
      <w:r w:rsidR="009A6BDE">
        <w:rPr>
          <w:noProof/>
        </w:rPr>
        <w:t xml:space="preserve">; Johnson et al. 2018, </w:t>
      </w:r>
      <w:r w:rsidR="009A6BDE">
        <w:rPr>
          <w:i/>
          <w:noProof/>
        </w:rPr>
        <w:t>this issue</w:t>
      </w:r>
      <w:r w:rsidR="009A6BDE" w:rsidRPr="009A6BDE">
        <w:rPr>
          <w:noProof/>
        </w:rPr>
        <w:t>)</w:t>
      </w:r>
      <w:r w:rsidR="009A6BDE">
        <w:fldChar w:fldCharType="end"/>
      </w:r>
      <w:r w:rsidR="009A6BDE">
        <w:t>. We used spatially-explicit, agent-based simulations to test the hypothesis that parallel clines in non-additive traits—of which HCN is an example—can arise due to gradients in the strength of genetic drift. We found that independent of how drift is manipulated</w:t>
      </w:r>
      <w:r w:rsidR="00326528">
        <w:t xml:space="preserve"> (e.g. through serial founder events or a gradient in maximum population size), drift lead overwhelmingly to the formation of positive clines and steeper drift gradients generated more strongly positive clines</w:t>
      </w:r>
      <w:r w:rsidR="008D5BA0">
        <w:t>, although these effects decreased with increasing migration</w:t>
      </w:r>
      <w:r w:rsidR="00326528">
        <w:t xml:space="preserve">. However, clines formed by drift alone </w:t>
      </w:r>
      <w:r w:rsidR="008D5BA0">
        <w:t>were</w:t>
      </w:r>
      <w:r w:rsidR="00326528">
        <w:t xml:space="preserve"> substantially weaker than those generated by selection</w:t>
      </w:r>
      <w:r w:rsidR="008D5BA0">
        <w:t>, suggesting an upper limit to the strength of phenotypic clines in non-additive traits due to drift. Finally, when selection operated counter to the prevailing drift gradient, stronger selection was required to generate clines as strong as those observed in the absence of drift. Below, we begin by discussing the relevance of our results for the evolution of cyanogenesis clines in white clover</w:t>
      </w:r>
      <w:r w:rsidR="00F959E8">
        <w:t>. We then suggest that urban environments—in combination with knowledge of the genetic architecture of focal traits—can provide the replication necessary for understanding the contribution</w:t>
      </w:r>
      <w:r w:rsidR="001C7354">
        <w:t>s</w:t>
      </w:r>
      <w:r w:rsidR="00F959E8">
        <w:t xml:space="preserve"> of drift, selection, and gene flow to the evolution of clines in non-additive traits. We end by more broadly discussing the role of </w:t>
      </w:r>
      <w:r w:rsidR="0009048A">
        <w:t>various evolutionary mechanisms</w:t>
      </w:r>
      <w:r w:rsidR="00F959E8">
        <w:t xml:space="preserve"> in the formation of phenotypic clines</w:t>
      </w:r>
      <w:r w:rsidR="00487EB0">
        <w:t>.</w:t>
      </w:r>
    </w:p>
    <w:p w14:paraId="1FC95337" w14:textId="77777777" w:rsidR="001C7354" w:rsidRDefault="001C7354"/>
    <w:p w14:paraId="098A1E28" w14:textId="77777777" w:rsidR="001C7354" w:rsidRDefault="001C7354">
      <w:pPr>
        <w:rPr>
          <w:i/>
        </w:rPr>
      </w:pPr>
      <w:r>
        <w:rPr>
          <w:i/>
        </w:rPr>
        <w:t>Evolution of cyanogenesis clines in Trifolium</w:t>
      </w:r>
    </w:p>
    <w:p w14:paraId="12B3885A" w14:textId="77777777" w:rsidR="001C7354" w:rsidRDefault="001C7354">
      <w:pPr>
        <w:rPr>
          <w:i/>
        </w:rPr>
      </w:pPr>
    </w:p>
    <w:p w14:paraId="0C82916E" w14:textId="31DBC451" w:rsidR="009A39E6" w:rsidRDefault="0082124D">
      <w:r>
        <w:t xml:space="preserve">Understanding geographical variation in allele and phenotype frequencies often provides insight into the evolutionary mechanisms structuring patterns of genetic variation in natural populations. </w:t>
      </w:r>
      <w:r w:rsidR="00443ABE">
        <w:t xml:space="preserve">In white clover, </w:t>
      </w:r>
      <w:r w:rsidR="00FA7C4A">
        <w:t>pioneering</w:t>
      </w:r>
      <w:r>
        <w:t xml:space="preserve"> work by Hunor Daday identified </w:t>
      </w:r>
      <w:r w:rsidR="00FA7C4A">
        <w:t xml:space="preserve">broad-scale latitudinal </w:t>
      </w:r>
      <w:r w:rsidR="00FA1562">
        <w:t xml:space="preserve">clines in the frequency of HCN across multiple continents </w:t>
      </w:r>
      <w:r w:rsidR="00D13600">
        <w:fldChar w:fldCharType="begin" w:fldLock="1"/>
      </w:r>
      <w:r w:rsidR="00DF1E77">
        <w:instrText>ADDIN CSL_CITATION { "citationItems" : [ { "id" : "ITEM-1", "itemData" : {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lt;i&gt;Trifolium repens&lt;/i&gt; L III. World distribution", "type" : "article-journal", "volume" : "12" }, "uris" : [ "http://www.mendeley.com/documents/?uuid=d3fd545e-3d50-4d50-a243-8f5612238ef6"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mendeley" : { "formattedCitation" : "(Daday 1954a, 1958)", "manualFormatting" : "(Daday 1954a, 1958)", "plainTextFormattedCitation" : "(Daday 1954a, 1958)", "previouslyFormattedCitation" : "(Daday 1954a, 1958)" }, "properties" : {  }, "schema" : "https://github.com/citation-style-language/schema/raw/master/csl-citation.json" }</w:instrText>
      </w:r>
      <w:r w:rsidR="00D13600">
        <w:fldChar w:fldCharType="separate"/>
      </w:r>
      <w:r w:rsidR="00D13600">
        <w:rPr>
          <w:noProof/>
        </w:rPr>
        <w:t>(Daday 1954a</w:t>
      </w:r>
      <w:r w:rsidR="00D13600" w:rsidRPr="00D13600">
        <w:rPr>
          <w:noProof/>
        </w:rPr>
        <w:t>, 1958)</w:t>
      </w:r>
      <w:r w:rsidR="00D13600">
        <w:fldChar w:fldCharType="end"/>
      </w:r>
      <w:r w:rsidR="00D13600">
        <w:t xml:space="preserve"> </w:t>
      </w:r>
      <w:r w:rsidR="00FA1562">
        <w:t xml:space="preserve">and altitudinal clines across the central European Alps </w:t>
      </w:r>
      <w:r w:rsidR="00D13600">
        <w:fldChar w:fldCharType="begin" w:fldLock="1"/>
      </w:r>
      <w:r w:rsidR="00D13600">
        <w:instrText>ADDIN CSL_CITATION { "citationItems" : [ { "id" : "ITEM-1", "itemData" : { "DOI" : "10.1038/hdy.1954.40", "ISSN" : "0018-067X", "author" : [ { "dropping-particle" : "", "family" : "Daday", "given" : "Hunor", "non-dropping-particle" : "", "parse-names" : false, "suffix" : "" } ], "container-title" : "Heredity", "id" : "ITEM-1", "issue" : "3", "issued" : { "date-parts" : [ [ "1954" ] ] }, "page" : "377-384", "title" : "Gene frequencies in wild populations of &lt;i&gt;Trifolium repens&lt;/i&gt; II. Distribution by altitude", "type" : "article-journal", "volume" : "8" }, "uris" : [ "http://www.mendeley.com/documents/?uuid=2d687722-c8e2-4687-9fe1-2aaab6663f0d" ] } ], "mendeley" : { "formattedCitation" : "(Daday 1954b)", "plainTextFormattedCitation" : "(Daday 1954b)", "previouslyFormattedCitation" : "(Daday 1954b)" }, "properties" : {  }, "schema" : "https://github.com/citation-style-language/schema/raw/master/csl-citation.json" }</w:instrText>
      </w:r>
      <w:r w:rsidR="00D13600">
        <w:fldChar w:fldCharType="separate"/>
      </w:r>
      <w:r w:rsidR="00D13600" w:rsidRPr="00D13600">
        <w:rPr>
          <w:noProof/>
        </w:rPr>
        <w:t>(Daday 1954b)</w:t>
      </w:r>
      <w:r w:rsidR="00D13600">
        <w:fldChar w:fldCharType="end"/>
      </w:r>
      <w:r w:rsidR="00D13600">
        <w:t xml:space="preserve">. </w:t>
      </w:r>
      <w:r w:rsidR="00907A0A">
        <w:t>This work has since been extended and clines in the frequency of HCN appear quite common</w:t>
      </w:r>
      <w:r w:rsidR="00227631">
        <w:t xml:space="preserve">, with higher frequencies occurring </w:t>
      </w:r>
      <w:r w:rsidR="00CD4EA3">
        <w:t xml:space="preserve">in warmer and drier </w:t>
      </w:r>
      <w:r w:rsidR="007B23E2">
        <w:t>habitats</w:t>
      </w:r>
      <w:r w:rsidR="00393EB9">
        <w:t xml:space="preserve"> </w:t>
      </w:r>
      <w:r w:rsidR="00DF1E77">
        <w:fldChar w:fldCharType="begin" w:fldLock="1"/>
      </w:r>
      <w:r w:rsidR="00DF1E77">
        <w:instrText>ADDIN CSL_CITATION { "citationItems" : [ { "id" : "ITEM-1",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1", "issue" : "2", "issued" : { "date-parts" : [ [ "1976" ] ] }, "page" : "291-293", "title" : "The relationship between altitude and cyanogenesis in white clover (&lt;i&gt;Trifolium repens&lt;/i&gt;, L.)", "type" : "article-journal", "volume" : "37" }, "uris" : [ "http://www.mendeley.com/documents/?uuid=d9d18103-0b62-4489-989d-9fac35aa831f" ] }, { "id" : "ITEM-2", "itemData" : {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4", "itemData" : {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4",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5",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5",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id" : "ITEM-6",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6", "issued" : { "date-parts" : [ [ "2016" ] ] }, "page" : "20162180", "title" : "Urbanization drives parallel adaptive clines in plant populations", "type" : "article-journal", "volume" : "283" }, "uris" : [ "http://www.mendeley.com/documents/?uuid=44385f2f-37c0-4179-a144-8e096ff0efa9" ] } ], "mendeley" : { "formattedCitation" : "(de Ara\u00fajo 1976; Ganders 1990; Kooyers and Olsen 2012, 2013; Kooyers et al. 2014; Thompson et al. 2016)", "plainTextFormattedCitation" : "(de Ara\u00fajo 1976; Ganders 1990; Kooyers and Olsen 2012, 2013; Kooyers et al. 2014; Thompson et al. 2016)", "previouslyFormattedCitation" : "(de Ara\u00fajo 1976; Ganders 1990; Kooyers and Olsen 2012, 2013; Kooyers et al. 2014; Thompson et al. 2016)" }, "properties" : {  }, "schema" : "https://github.com/citation-style-language/schema/raw/master/csl-citation.json" }</w:instrText>
      </w:r>
      <w:r w:rsidR="00DF1E77">
        <w:fldChar w:fldCharType="separate"/>
      </w:r>
      <w:r w:rsidR="00DF1E77" w:rsidRPr="00DF1E77">
        <w:rPr>
          <w:noProof/>
        </w:rPr>
        <w:t>(de Araújo 1976; Ganders 1990; Kooyers and Olsen 2012, 2013; Kooyers et al. 2014; Thompson et al. 2016)</w:t>
      </w:r>
      <w:r w:rsidR="00DF1E77">
        <w:fldChar w:fldCharType="end"/>
      </w:r>
      <w:r w:rsidR="00DF1E77">
        <w:t xml:space="preserve">. </w:t>
      </w:r>
      <w:r w:rsidR="00A73AF8">
        <w:t xml:space="preserve">These patterns are thought to reflect the benefits of producing HCN in warmer environments where herbivores are more common, the cost of producing HCN in frost-prone habitats, and the benefits of producing cyanogenic glycosides in regions subject to moderate drought stress </w:t>
      </w:r>
      <w:r w:rsidR="0050585F">
        <w:fldChar w:fldCharType="begin" w:fldLock="1"/>
      </w:r>
      <w:r w:rsidR="00A73AF8">
        <w:instrText>ADDIN CSL_CITATION { "citationItems" : [ { "id" : "ITEM-1", "itemData" : {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lt;i&gt;Trifolium repens&lt;/i&gt; L IV. Mechanism of natural selection", "type" : "article-journal", "volume" : "20" }, "uris" : [ "http://www.mendeley.com/documents/?uuid=e22ddf75-5d7a-47f1-8ef0-6d7c25511c14" ] }, { "id" : "ITEM-2", "itemData" : {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3", "itemData" : { "abstract" : "The effect of the cyanogenic glucosides linamarin and lotaustralin and their hydrolyzing enzyme linamarase was studied in a B2 generation segregating for the genes Ac and Li. Plants containing the glucosides are protected against grazing by snails both in the seedling stage and as adult plants. In seedlings, however, there is a direct effect on survival, whereas in adult plants the leaf area of plants containing linamarin/lotaustralin is less reduced under intense grazing. Linamarase has no effect on grazing by snails, possibly as a result of the presence of \u03b2-glucosidase activity in the gut of these animals. The genes Ac and Li, or genes tightly linked to them, have other effects as well: plants possessing one dominant Ac allele produce fewer flowers than homozygous ac plants. I compared this difference in flower production to the metabolic cost of producing the cyanogenic glucosides. The energy content of the difference in flower head production far exceeded the metabolic cost of cyanoglucoside production in Acac plants. It is possible that the cost of maintaining a certain level of cyanoglucosides is much more important for the plant than the initial cost of biosynthesis. The importance of the effects of Ac and Li in the maintenance of cyanogenic polymorphism in white clover is discussed.", "author" : [ { "dropping-particle" : "", "family" : "Kakes", "given" : "P", "non-dropping-particle" : "", "parse-names" : false, "suffix" : "" } ], "container-title" : "Theoretical and Applied Genetics", "id" : "ITEM-3", "issue" : "1", "issued" : { "date-parts" : [ [ "1989" ] ] }, "page" : "111-118", "publisher-place" : "Department of Ecology and Ecotoxicology, Biological Laboratories, Free University, De Boelelaan 1087, NL-1081, HV Amsterdam, The Netherlands.", "title" : "An analysis of the costs and benefits of the cyanogenic system in &lt;i&gt;Trifolium repens&lt;/i&gt; L.", "type" : "article-journal", "volume" : "77" }, "uris" : [ "http://www.mendeley.com/documents/?uuid=486527c1-193a-458b-9421-f37972352cab" ] }, { "id" : "ITEM-4",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4",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Daday 1965; Kakes 1989; Kooyers and Olsen 2013; Kooyers et al. 2014)", "plainTextFormattedCitation" : "(Daday 1965; Kakes 1989; Kooyers and Olsen 2013; Kooyers et al. 2014)", "previouslyFormattedCitation" : "(Daday 1965; Kakes 1989; Kooyers and Olsen 2013; Kooyers et al. 2014)" }, "properties" : {  }, "schema" : "https://github.com/citation-style-language/schema/raw/master/csl-citation.json" }</w:instrText>
      </w:r>
      <w:r w:rsidR="0050585F">
        <w:fldChar w:fldCharType="separate"/>
      </w:r>
      <w:r w:rsidR="00A73AF8" w:rsidRPr="00A73AF8">
        <w:rPr>
          <w:noProof/>
        </w:rPr>
        <w:t>(Daday 1965; Kakes 1989; Kooyers and Olsen 2013; Kooyers et al. 2014)</w:t>
      </w:r>
      <w:r w:rsidR="0050585F">
        <w:fldChar w:fldCharType="end"/>
      </w:r>
      <w:r w:rsidR="005C7C79">
        <w:t>.</w:t>
      </w:r>
      <w:r w:rsidR="00A73AF8">
        <w:t xml:space="preserve"> Thus, investigations into the mechanisms structuring spatial variation in HCN frequencies have focused largely on selection </w:t>
      </w:r>
      <w:r w:rsidR="00A73AF8">
        <w:fldChar w:fldCharType="begin" w:fldLock="1"/>
      </w:r>
      <w:r w:rsidR="00460894">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Kooyers and Olsen 2012)", "manualFormatting" : "(but see Kooyers and Olsen 2012; Johnson et al. 2018, this issue)", "plainTextFormattedCitation" : "(Kooyers and Olsen 2012)", "previouslyFormattedCitation" : "(Kooyers and Olsen 2012)" }, "properties" : {  }, "schema" : "https://github.com/citation-style-language/schema/raw/master/csl-citation.json" }</w:instrText>
      </w:r>
      <w:r w:rsidR="00A73AF8">
        <w:fldChar w:fldCharType="separate"/>
      </w:r>
      <w:r w:rsidR="00A73AF8" w:rsidRPr="00A73AF8">
        <w:rPr>
          <w:noProof/>
        </w:rPr>
        <w:t>(</w:t>
      </w:r>
      <w:r w:rsidR="00A73AF8">
        <w:rPr>
          <w:noProof/>
        </w:rPr>
        <w:t xml:space="preserve">but see </w:t>
      </w:r>
      <w:r w:rsidR="00A73AF8" w:rsidRPr="00A73AF8">
        <w:rPr>
          <w:noProof/>
        </w:rPr>
        <w:t>Kooyers and Olsen 2012</w:t>
      </w:r>
      <w:r w:rsidR="00A73AF8">
        <w:rPr>
          <w:noProof/>
        </w:rPr>
        <w:t xml:space="preserve">; Johnson et al. 2018, </w:t>
      </w:r>
      <w:r w:rsidR="00A73AF8">
        <w:rPr>
          <w:i/>
          <w:noProof/>
        </w:rPr>
        <w:t>this issue</w:t>
      </w:r>
      <w:r w:rsidR="00A73AF8" w:rsidRPr="00A73AF8">
        <w:rPr>
          <w:noProof/>
        </w:rPr>
        <w:t>)</w:t>
      </w:r>
      <w:r w:rsidR="00A73AF8">
        <w:fldChar w:fldCharType="end"/>
      </w:r>
      <w:r w:rsidR="00A73AF8">
        <w:t>, despite the genetic architecture of HCN making populations particularly susceptible to loss of HCN via drift.</w:t>
      </w:r>
    </w:p>
    <w:p w14:paraId="663CBCD1" w14:textId="253E039C" w:rsidR="00070D05" w:rsidRPr="009A39E6" w:rsidRDefault="00F1412A" w:rsidP="00070D05">
      <w:pPr>
        <w:rPr>
          <w:b/>
        </w:rPr>
      </w:pPr>
      <w:r>
        <w:tab/>
      </w:r>
      <w:r w:rsidR="00681536">
        <w:t xml:space="preserve">The presence of repeated correlations between environmental variables and phenotype frequencies is often considered strong evidence for the role of natural selection in generating adaptation. </w:t>
      </w:r>
      <w:r w:rsidR="00460894">
        <w:t xml:space="preserve">However, clines may also form via neutral processes </w:t>
      </w:r>
      <w:r w:rsidR="00460894">
        <w:fldChar w:fldCharType="begin" w:fldLock="1"/>
      </w:r>
      <w:r w:rsidR="00460894">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author" : [ { "dropping-particle" : "", "family" : "Colautti", "given" : "Robert I", "non-dropping-particle" : "", "parse-names" : false, "suffix" : "" }, { "dropping-particle" : "", "family" : "Eckert", "given" : "Chris G", "non-dropping-particle" : "", "parse-names" : false, "suffix" : "" }, { "dropping-particle" : "", "family" : "Barrett", "given" : "Spencer C H", "non-dropping-particle" : "", "parse-names" : false, "suffix" : "" } ], "container-title" : "Proceedings of the Royal Society B: Biological Sciences", "id" : "ITEM-2", "issue" : "1689", "issued" : { "date-parts" : [ [ "2010" ] ] }, "page" : "1799-1806", "title" : "Evolutionary constraints on adaptive evolution during range expansion in an invasive plant", "type" : "article-journal", "volume" : "277" }, "uris" : [ "http://www.mendeley.com/documents/?uuid=12f783e7-2f6b-4b5f-8adb-97069f5ca595" ] } ], "mendeley" : { "formattedCitation" : "(Vasem\u00e4gi 2006; Colautti et al. 2010)", "plainTextFormattedCitation" : "(Vasem\u00e4gi 2006; Colautti et al. 2010)", "previouslyFormattedCitation" : "(Vasem\u00e4gi 2006; Colautti et al. 2010)" }, "properties" : {  }, "schema" : "https://github.com/citation-style-language/schema/raw/master/csl-citation.json" }</w:instrText>
      </w:r>
      <w:r w:rsidR="00460894">
        <w:fldChar w:fldCharType="separate"/>
      </w:r>
      <w:r w:rsidR="00460894" w:rsidRPr="00460894">
        <w:rPr>
          <w:noProof/>
        </w:rPr>
        <w:t>(Vasemägi 2006; Colautti et al. 2010)</w:t>
      </w:r>
      <w:r w:rsidR="00460894">
        <w:fldChar w:fldCharType="end"/>
      </w:r>
      <w:r w:rsidR="00460894">
        <w:t xml:space="preserve"> and this may be exacerbated in </w:t>
      </w:r>
      <w:r w:rsidR="00E65A0D">
        <w:t xml:space="preserve">traits with a non-additive genetic basis (e.g. epistasis). For example, we found that </w:t>
      </w:r>
      <w:r w:rsidR="00572B0C">
        <w:t xml:space="preserve">gradients in the strength of drift from rural (weak drift) to urban (strong drift) populations preferentially lead to urban populations having lower HCN </w:t>
      </w:r>
      <w:r w:rsidR="00572B0C">
        <w:lastRenderedPageBreak/>
        <w:t xml:space="preserve">frequencies, consistent in direction with phenotypic clines in HCN observed across cities </w:t>
      </w:r>
      <w:commentRangeStart w:id="0"/>
      <w:r w:rsidR="00572B0C">
        <w:fldChar w:fldCharType="begin" w:fldLock="1"/>
      </w:r>
      <w:r w:rsidR="007709D1">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Johnson et al. 2018, this issue)", "plainTextFormattedCitation" : "(Thompson et al. 2016)", "previouslyFormattedCitation" : "(Thompson et al. 2016)" }, "properties" : {  }, "schema" : "https://github.com/citation-style-language/schema/raw/master/csl-citation.json" }</w:instrText>
      </w:r>
      <w:r w:rsidR="00572B0C">
        <w:fldChar w:fldCharType="separate"/>
      </w:r>
      <w:r w:rsidR="00572B0C" w:rsidRPr="00572B0C">
        <w:rPr>
          <w:noProof/>
        </w:rPr>
        <w:t>(Thompson et al. 2016</w:t>
      </w:r>
      <w:r w:rsidR="00572B0C">
        <w:rPr>
          <w:noProof/>
        </w:rPr>
        <w:t xml:space="preserve">; Johnson et al. 2018, </w:t>
      </w:r>
      <w:r w:rsidR="00572B0C">
        <w:rPr>
          <w:i/>
          <w:noProof/>
        </w:rPr>
        <w:t>this issue</w:t>
      </w:r>
      <w:r w:rsidR="00572B0C" w:rsidRPr="00572B0C">
        <w:rPr>
          <w:noProof/>
        </w:rPr>
        <w:t>)</w:t>
      </w:r>
      <w:r w:rsidR="00572B0C">
        <w:fldChar w:fldCharType="end"/>
      </w:r>
      <w:commentRangeEnd w:id="0"/>
      <w:r w:rsidR="00AD31F3">
        <w:rPr>
          <w:rStyle w:val="CommentReference"/>
        </w:rPr>
        <w:commentReference w:id="0"/>
      </w:r>
      <w:r w:rsidR="00572B0C">
        <w:t xml:space="preserve">. </w:t>
      </w:r>
      <w:r w:rsidR="00070D05">
        <w:t>Thus</w:t>
      </w:r>
      <w:r w:rsidR="00070D05">
        <w:t xml:space="preserve">, when a trait’s genetic architecture predisposes populations to evolve in a particularly direction under the effects of drift alone, drift must be rejected as a null hypothesis prior to invoking the role of selection in generating adaptive differentiation. </w:t>
      </w:r>
      <w:r w:rsidR="004062F8">
        <w:t>Observing more clines in natural populations than would be expected under drift alone is one way to address</w:t>
      </w:r>
      <w:r w:rsidR="005A3F10">
        <w:t>; null distributions for the proportion of clines expected under drift can be generated through simulations and compared to the actual</w:t>
      </w:r>
      <w:r w:rsidR="004062F8">
        <w:t xml:space="preserve"> </w:t>
      </w:r>
      <w:r w:rsidR="005A3F10">
        <w:t xml:space="preserve">proportion observed in nature. Ideally, simulations would be parameterized with </w:t>
      </w:r>
      <w:r w:rsidR="00D94BC6">
        <w:t>empirical estimates of migration rates and effective population size to provide system-specific estimates of expected proportions. Unfortunately, we lack these data for white clover populations making it difficult to compare the clines observed across cities to the proportions estimated in these simulations.</w:t>
      </w:r>
    </w:p>
    <w:p w14:paraId="4D965AAA" w14:textId="5F799496" w:rsidR="00E1650F" w:rsidRDefault="00D94BC6" w:rsidP="00D94BC6">
      <w:pPr>
        <w:ind w:firstLine="720"/>
      </w:pPr>
      <w:r>
        <w:t>While drift preferentially generated positive clines in HCN</w:t>
      </w:r>
      <w:r w:rsidR="00070D05">
        <w:t xml:space="preserve">, the mean strength of clines formed by drift was substantially lower than those involving selection. </w:t>
      </w:r>
      <w:r>
        <w:t xml:space="preserve">This occurred because although strong drift in urban populations drives HCN frequencies downward, the weak drift in rural populations and the absence of selection results in rural HCN frequencies fluctuating around their initial frequency. In contrast, simulations involving selection favoured HCN+ genotypes in rural populations and HCN– genotypes in </w:t>
      </w:r>
      <w:r w:rsidR="000352C5">
        <w:t xml:space="preserve">urban populations, resulting in a steeper gradient in phenotype frequencies between urban and rural populations and thus stronger clines. </w:t>
      </w:r>
      <w:r w:rsidR="007709D1">
        <w:t xml:space="preserve">Given this, we were interested in comparing the magnitude of slopes from our simulations to those observed across cities for which </w:t>
      </w:r>
      <w:r w:rsidR="00AD31F3">
        <w:t>there are</w:t>
      </w:r>
      <w:r w:rsidR="007709D1">
        <w:t xml:space="preserve"> data </w:t>
      </w:r>
      <w:r w:rsidR="007709D1">
        <w:fldChar w:fldCharType="begin" w:fldLock="1"/>
      </w:r>
      <w:r w:rsidR="002A49C5">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Johnson et al. 2018, this issue)", "plainTextFormattedCitation" : "(Thompson et al. 2016)", "previouslyFormattedCitation" : "(Thompson et al. 2016)" }, "properties" : {  }, "schema" : "https://github.com/citation-style-language/schema/raw/master/csl-citation.json" }</w:instrText>
      </w:r>
      <w:r w:rsidR="007709D1">
        <w:fldChar w:fldCharType="separate"/>
      </w:r>
      <w:r w:rsidR="007709D1" w:rsidRPr="007709D1">
        <w:rPr>
          <w:noProof/>
        </w:rPr>
        <w:t>(Thompson et al. 2016</w:t>
      </w:r>
      <w:r w:rsidR="007709D1">
        <w:rPr>
          <w:noProof/>
        </w:rPr>
        <w:t xml:space="preserve">; Johnson et al. 2018, </w:t>
      </w:r>
      <w:r w:rsidR="007709D1">
        <w:rPr>
          <w:i/>
          <w:noProof/>
        </w:rPr>
        <w:t>this issue</w:t>
      </w:r>
      <w:r w:rsidR="007709D1" w:rsidRPr="007709D1">
        <w:rPr>
          <w:noProof/>
        </w:rPr>
        <w:t>)</w:t>
      </w:r>
      <w:r w:rsidR="007709D1">
        <w:fldChar w:fldCharType="end"/>
      </w:r>
      <w:r w:rsidR="007709D1">
        <w:t xml:space="preserve">. Since cities </w:t>
      </w:r>
      <w:r w:rsidR="002B1D0E">
        <w:t xml:space="preserve">varied in transect lengths, it was necessary to standardize </w:t>
      </w:r>
      <w:r w:rsidR="00AD31F3">
        <w:t xml:space="preserve">distance values by placing them all on the same scale, resulting in distance values that vary between 0 (urban) and 1 (rural) for all regressions (see supplementary material: </w:t>
      </w:r>
      <w:commentRangeStart w:id="1"/>
      <w:r w:rsidR="00AD31F3">
        <w:t>“Comparison of standardized slopes from simulated and empirical data”</w:t>
      </w:r>
      <w:commentRangeEnd w:id="1"/>
      <w:r w:rsidR="00AD31F3">
        <w:rPr>
          <w:rStyle w:val="CommentReference"/>
        </w:rPr>
        <w:commentReference w:id="1"/>
      </w:r>
      <w:r w:rsidR="00AD31F3">
        <w:t xml:space="preserve">). </w:t>
      </w:r>
      <w:commentRangeStart w:id="2"/>
      <w:r w:rsidR="00AD31F3">
        <w:t>////</w:t>
      </w:r>
      <w:commentRangeEnd w:id="2"/>
      <w:r w:rsidR="00AD31F3">
        <w:rPr>
          <w:rStyle w:val="CommentReference"/>
        </w:rPr>
        <w:commentReference w:id="2"/>
      </w:r>
      <w:r w:rsidR="007709D1">
        <w:t xml:space="preserve"> </w:t>
      </w:r>
      <w:r w:rsidR="00AD31F3">
        <w:t xml:space="preserve">. </w:t>
      </w:r>
      <w:commentRangeStart w:id="3"/>
      <w:r w:rsidR="00AD31F3">
        <w:t xml:space="preserve">The distribution of observed slopes overlapped completely with the distribution of simulated slopes, suggesting drift can generate clines as strong as those observed across cities. </w:t>
      </w:r>
      <w:commentRangeEnd w:id="3"/>
      <w:r w:rsidR="00AD31F3">
        <w:rPr>
          <w:rStyle w:val="CommentReference"/>
        </w:rPr>
        <w:commentReference w:id="3"/>
      </w:r>
      <w:r w:rsidR="00F61878">
        <w:t xml:space="preserve">However, the absence of decreases in neutral genetic diversity in urban populations suggests that genetic drift is not an important mechanism structuring urban-rural phenotypic clines in HCN (Johnson et al. 2018, </w:t>
      </w:r>
      <w:r w:rsidR="00F61878">
        <w:rPr>
          <w:i/>
        </w:rPr>
        <w:t>this issue</w:t>
      </w:r>
      <w:r w:rsidR="00F61878">
        <w:t xml:space="preserve">). Similarly, the absence of clines at neutral microsatellite markers </w:t>
      </w:r>
      <w:r w:rsidR="002A49C5">
        <w:t>in North American clover population</w:t>
      </w:r>
      <w:r w:rsidR="00021E0D">
        <w:t>s</w:t>
      </w:r>
      <w:r w:rsidR="002A49C5">
        <w:t xml:space="preserve"> suggests that clines are adaptive </w:t>
      </w:r>
      <w:r w:rsidR="002A49C5">
        <w:fldChar w:fldCharType="begin" w:fldLock="1"/>
      </w:r>
      <w:r w:rsidR="002A49C5">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Kooyers and Olsen 2012)", "plainTextFormattedCitation" : "(Kooyers and Olsen 2012)", "previouslyFormattedCitation" : "(Kooyers and Olsen 2012)" }, "properties" : {  }, "schema" : "https://github.com/citation-style-language/schema/raw/master/csl-citation.json" }</w:instrText>
      </w:r>
      <w:r w:rsidR="002A49C5">
        <w:fldChar w:fldCharType="separate"/>
      </w:r>
      <w:r w:rsidR="002A49C5" w:rsidRPr="002A49C5">
        <w:rPr>
          <w:noProof/>
        </w:rPr>
        <w:t>(Kooyers and Olsen 2012)</w:t>
      </w:r>
      <w:r w:rsidR="002A49C5">
        <w:fldChar w:fldCharType="end"/>
      </w:r>
      <w:r w:rsidR="002A49C5">
        <w:t xml:space="preserve">, at least in the invaded range. </w:t>
      </w:r>
      <w:r w:rsidR="00021E0D">
        <w:t xml:space="preserve">Thus, while there is overlap in the strength of observed clines and those simulated by drift, additional evidence from neutral markers strongly suggests that many </w:t>
      </w:r>
      <w:bookmarkStart w:id="4" w:name="_GoBack"/>
      <w:bookmarkEnd w:id="4"/>
      <w:r w:rsidR="00021E0D">
        <w:t xml:space="preserve">clines in cyanogenesis are adaptive. </w:t>
      </w:r>
    </w:p>
    <w:p w14:paraId="255F68CD" w14:textId="758E5EF9" w:rsidR="00F1412A" w:rsidRPr="009A39E6" w:rsidRDefault="00F1412A">
      <w:pPr>
        <w:rPr>
          <w:b/>
        </w:rPr>
      </w:pPr>
    </w:p>
    <w:sectPr w:rsidR="00F1412A" w:rsidRPr="009A39E6" w:rsidSect="00C3558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ames Santangelo" w:date="2018-01-11T16:42:00Z" w:initials="JS">
    <w:p w14:paraId="5EF0A21C" w14:textId="01A158DC" w:rsidR="00AD31F3" w:rsidRDefault="00AD31F3">
      <w:pPr>
        <w:pStyle w:val="CommentText"/>
      </w:pPr>
      <w:r>
        <w:rPr>
          <w:rStyle w:val="CommentReference"/>
        </w:rPr>
        <w:annotationRef/>
      </w:r>
      <w:r>
        <w:t>Have to manually insert Johnson et al. citation</w:t>
      </w:r>
    </w:p>
  </w:comment>
  <w:comment w:id="1" w:author="James Santangelo" w:date="2018-01-11T16:42:00Z" w:initials="JS">
    <w:p w14:paraId="7FCDE581" w14:textId="77D91B13" w:rsidR="00AD31F3" w:rsidRDefault="00AD31F3">
      <w:pPr>
        <w:pStyle w:val="CommentText"/>
      </w:pPr>
      <w:r>
        <w:rPr>
          <w:rStyle w:val="CommentReference"/>
        </w:rPr>
        <w:annotationRef/>
      </w:r>
      <w:r>
        <w:t>Need to create supplemental</w:t>
      </w:r>
    </w:p>
  </w:comment>
  <w:comment w:id="2" w:author="James Santangelo" w:date="2018-01-11T16:43:00Z" w:initials="JS">
    <w:p w14:paraId="4361B6EF" w14:textId="554C1FD6" w:rsidR="00AD31F3" w:rsidRDefault="00AD31F3">
      <w:pPr>
        <w:pStyle w:val="CommentText"/>
      </w:pPr>
      <w:r>
        <w:rPr>
          <w:rStyle w:val="CommentReference"/>
        </w:rPr>
        <w:annotationRef/>
      </w:r>
      <w:r>
        <w:t>Something about parameters used for slope comparison.</w:t>
      </w:r>
    </w:p>
  </w:comment>
  <w:comment w:id="3" w:author="James Santangelo" w:date="2018-01-11T16:44:00Z" w:initials="JS">
    <w:p w14:paraId="262C58B7" w14:textId="69DD9B79" w:rsidR="00AD31F3" w:rsidRDefault="00AD31F3">
      <w:pPr>
        <w:pStyle w:val="CommentText"/>
      </w:pPr>
      <w:r>
        <w:rPr>
          <w:rStyle w:val="CommentReference"/>
        </w:rPr>
        <w:annotationRef/>
      </w:r>
      <w:r>
        <w:t xml:space="preserve">Need to change this to something more quantitativ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F0A21C" w15:done="0"/>
  <w15:commentEx w15:paraId="7FCDE581" w15:done="0"/>
  <w15:commentEx w15:paraId="4361B6EF" w15:done="0"/>
  <w15:commentEx w15:paraId="262C58B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Santangelo">
    <w15:presenceInfo w15:providerId="None" w15:userId="James Santange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displayBackgroundShape/>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519C"/>
    <w:rsid w:val="00021E0D"/>
    <w:rsid w:val="000352C5"/>
    <w:rsid w:val="00070D05"/>
    <w:rsid w:val="0009048A"/>
    <w:rsid w:val="001C7354"/>
    <w:rsid w:val="00227631"/>
    <w:rsid w:val="002A49C5"/>
    <w:rsid w:val="002B1D0E"/>
    <w:rsid w:val="002F5234"/>
    <w:rsid w:val="00326528"/>
    <w:rsid w:val="00393EB9"/>
    <w:rsid w:val="003E2815"/>
    <w:rsid w:val="004062F8"/>
    <w:rsid w:val="00443ABE"/>
    <w:rsid w:val="00460894"/>
    <w:rsid w:val="00487EB0"/>
    <w:rsid w:val="0050585F"/>
    <w:rsid w:val="005102D6"/>
    <w:rsid w:val="00572B0C"/>
    <w:rsid w:val="0058519C"/>
    <w:rsid w:val="005A3F10"/>
    <w:rsid w:val="005C7C79"/>
    <w:rsid w:val="00681536"/>
    <w:rsid w:val="007709D1"/>
    <w:rsid w:val="007B23E2"/>
    <w:rsid w:val="008054DC"/>
    <w:rsid w:val="0082124D"/>
    <w:rsid w:val="00886BFF"/>
    <w:rsid w:val="008C1B60"/>
    <w:rsid w:val="008D5BA0"/>
    <w:rsid w:val="00907A0A"/>
    <w:rsid w:val="009A0550"/>
    <w:rsid w:val="009A39E6"/>
    <w:rsid w:val="009A6BDE"/>
    <w:rsid w:val="009C3543"/>
    <w:rsid w:val="00A73AF8"/>
    <w:rsid w:val="00AD31F3"/>
    <w:rsid w:val="00C35587"/>
    <w:rsid w:val="00CC2572"/>
    <w:rsid w:val="00CD4EA3"/>
    <w:rsid w:val="00D13600"/>
    <w:rsid w:val="00D94BC6"/>
    <w:rsid w:val="00DF1E77"/>
    <w:rsid w:val="00E1650F"/>
    <w:rsid w:val="00E65A0D"/>
    <w:rsid w:val="00F1412A"/>
    <w:rsid w:val="00F61878"/>
    <w:rsid w:val="00F959E8"/>
    <w:rsid w:val="00FA1562"/>
    <w:rsid w:val="00FA7C4A"/>
    <w:rsid w:val="00FD5A10"/>
    <w:rsid w:val="00FF51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14846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D31F3"/>
    <w:rPr>
      <w:sz w:val="18"/>
      <w:szCs w:val="18"/>
    </w:rPr>
  </w:style>
  <w:style w:type="paragraph" w:styleId="CommentText">
    <w:name w:val="annotation text"/>
    <w:basedOn w:val="Normal"/>
    <w:link w:val="CommentTextChar"/>
    <w:uiPriority w:val="99"/>
    <w:semiHidden/>
    <w:unhideWhenUsed/>
    <w:rsid w:val="00AD31F3"/>
  </w:style>
  <w:style w:type="character" w:customStyle="1" w:styleId="CommentTextChar">
    <w:name w:val="Comment Text Char"/>
    <w:basedOn w:val="DefaultParagraphFont"/>
    <w:link w:val="CommentText"/>
    <w:uiPriority w:val="99"/>
    <w:semiHidden/>
    <w:rsid w:val="00AD31F3"/>
    <w:rPr>
      <w:lang w:val="en-CA"/>
    </w:rPr>
  </w:style>
  <w:style w:type="paragraph" w:styleId="CommentSubject">
    <w:name w:val="annotation subject"/>
    <w:basedOn w:val="CommentText"/>
    <w:next w:val="CommentText"/>
    <w:link w:val="CommentSubjectChar"/>
    <w:uiPriority w:val="99"/>
    <w:semiHidden/>
    <w:unhideWhenUsed/>
    <w:rsid w:val="00AD31F3"/>
    <w:rPr>
      <w:b/>
      <w:bCs/>
      <w:sz w:val="20"/>
      <w:szCs w:val="20"/>
    </w:rPr>
  </w:style>
  <w:style w:type="character" w:customStyle="1" w:styleId="CommentSubjectChar">
    <w:name w:val="Comment Subject Char"/>
    <w:basedOn w:val="CommentTextChar"/>
    <w:link w:val="CommentSubject"/>
    <w:uiPriority w:val="99"/>
    <w:semiHidden/>
    <w:rsid w:val="00AD31F3"/>
    <w:rPr>
      <w:b/>
      <w:bCs/>
      <w:sz w:val="20"/>
      <w:szCs w:val="20"/>
      <w:lang w:val="en-CA"/>
    </w:rPr>
  </w:style>
  <w:style w:type="paragraph" w:styleId="BalloonText">
    <w:name w:val="Balloon Text"/>
    <w:basedOn w:val="Normal"/>
    <w:link w:val="BalloonTextChar"/>
    <w:uiPriority w:val="99"/>
    <w:semiHidden/>
    <w:unhideWhenUsed/>
    <w:rsid w:val="00AD31F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D31F3"/>
    <w:rPr>
      <w:rFonts w:ascii="Times New Roman" w:hAnsi="Times New Roman" w:cs="Times New Roman"/>
      <w:sz w:val="18"/>
      <w:szCs w:val="18"/>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4BCCC9E-DAE0-5D4E-9B5B-4CE0A420E3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2</Pages>
  <Words>6864</Words>
  <Characters>39131</Characters>
  <Application>Microsoft Macintosh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59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2</cp:revision>
  <dcterms:created xsi:type="dcterms:W3CDTF">2018-01-11T18:34:00Z</dcterms:created>
  <dcterms:modified xsi:type="dcterms:W3CDTF">2018-01-11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895829-ae56-3f2b-a522-e6e97f44de66</vt:lpwstr>
  </property>
  <property fmtid="{D5CDD505-2E9C-101B-9397-08002B2CF9AE}" pid="4" name="Mendeley Citation Style_1">
    <vt:lpwstr>http://www.zotero.org/styles/evolu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volution</vt:lpwstr>
  </property>
  <property fmtid="{D5CDD505-2E9C-101B-9397-08002B2CF9AE}" pid="16" name="Mendeley Recent Style Name 5_1">
    <vt:lpwstr>Evolu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